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64F620C5" w:rsidR="00327D88" w:rsidRDefault="00FC37B6" w:rsidP="008E1A29">
      <w:pPr>
        <w:pStyle w:val="Title"/>
      </w:pPr>
      <w:r>
        <w:t>Lab</w:t>
      </w:r>
      <w:r w:rsidR="00A00899">
        <w:t xml:space="preserve"> 8</w:t>
      </w:r>
      <w:r>
        <w:t xml:space="preserve"> </w:t>
      </w:r>
      <w:r w:rsidR="00497C51">
        <w:t>Write-up</w:t>
      </w:r>
    </w:p>
    <w:p w14:paraId="14FE4CA7" w14:textId="49CF3CF2" w:rsidR="00497C51" w:rsidRDefault="00497C51" w:rsidP="00497C51">
      <w:r>
        <w:t>OneCard:</w:t>
      </w:r>
    </w:p>
    <w:p w14:paraId="774E69E8" w14:textId="77777777" w:rsidR="00D624FC" w:rsidRDefault="00D624FC" w:rsidP="00497C51"/>
    <w:p w14:paraId="1641E417" w14:textId="0C135930" w:rsidR="00D624FC" w:rsidRDefault="008E435B" w:rsidP="008C0A53">
      <w:pPr>
        <w:pStyle w:val="Heading1"/>
      </w:pPr>
      <w:r>
        <w:t>Mini-</w:t>
      </w:r>
      <w:r w:rsidR="00B575C3">
        <w:t>Research Question</w:t>
      </w:r>
    </w:p>
    <w:p w14:paraId="78D8151A" w14:textId="77777777" w:rsidR="00D624FC" w:rsidRDefault="00D624FC" w:rsidP="00497C51"/>
    <w:p w14:paraId="14BEB824" w14:textId="4F0972E1" w:rsidR="00247ECB" w:rsidRDefault="0091657A" w:rsidP="0091657A">
      <w:r>
        <w:t>In the paper “</w:t>
      </w:r>
      <w:r w:rsidRPr="00EE6742">
        <w:t>Structure and function of the global ocean microbiome</w:t>
      </w:r>
      <w:r>
        <w:t xml:space="preserve">,” Sunagawa et al. found that overall variability in a community (as measured by principle component analysis) was best explained by temperate. </w:t>
      </w:r>
      <w:r>
        <w:fldChar w:fldCharType="begin"/>
      </w:r>
      <w:r>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fldChar w:fldCharType="separate"/>
      </w:r>
      <w:r>
        <w:rPr>
          <w:noProof/>
        </w:rPr>
        <w:t>(Sunagawa et al., 2015)</w:t>
      </w:r>
      <w:r>
        <w:fldChar w:fldCharType="end"/>
      </w:r>
    </w:p>
    <w:p w14:paraId="31F9442A" w14:textId="77777777" w:rsidR="0091657A" w:rsidRDefault="0091657A" w:rsidP="0091657A"/>
    <w:p w14:paraId="42B8D460" w14:textId="77777777" w:rsidR="0091657A" w:rsidRDefault="0091657A" w:rsidP="0091657A">
      <w:pPr>
        <w:keepNext/>
      </w:pPr>
      <w:r>
        <w:rPr>
          <w:noProof/>
        </w:rPr>
        <w:drawing>
          <wp:inline distT="0" distB="0" distL="0" distR="0" wp14:anchorId="59384450" wp14:editId="5EA19ADC">
            <wp:extent cx="3551795" cy="1669647"/>
            <wp:effectExtent l="0" t="0" r="4445" b="6985"/>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23279" cy="1797268"/>
                    </a:xfrm>
                    <a:prstGeom prst="rect">
                      <a:avLst/>
                    </a:prstGeom>
                    <a:noFill/>
                    <a:ln>
                      <a:noFill/>
                    </a:ln>
                  </pic:spPr>
                </pic:pic>
              </a:graphicData>
            </a:graphic>
          </wp:inline>
        </w:drawing>
      </w:r>
    </w:p>
    <w:p w14:paraId="47B84DE7" w14:textId="77777777" w:rsidR="0091657A" w:rsidRDefault="0091657A" w:rsidP="0091657A">
      <w:pPr>
        <w:pStyle w:val="Caption"/>
      </w:pPr>
      <w:r>
        <w:t xml:space="preserve">Item </w:t>
      </w:r>
      <w:r>
        <w:fldChar w:fldCharType="begin"/>
      </w:r>
      <w:r>
        <w:instrText xml:space="preserve"> SEQ Item \* ARABIC </w:instrText>
      </w:r>
      <w:r>
        <w:fldChar w:fldCharType="separate"/>
      </w:r>
      <w:r>
        <w:rPr>
          <w:noProof/>
        </w:rPr>
        <w:t>1</w:t>
      </w:r>
      <w:r>
        <w:rPr>
          <w:noProof/>
        </w:rPr>
        <w:fldChar w:fldCharType="end"/>
      </w:r>
      <w:r>
        <w:t>. The Figure 5a from the Sunagawa et al. paper.</w:t>
      </w:r>
    </w:p>
    <w:p w14:paraId="0088F337" w14:textId="77777777" w:rsidR="00D63F0C" w:rsidRDefault="00D63F0C" w:rsidP="0091657A"/>
    <w:p w14:paraId="04916765" w14:textId="77777777" w:rsidR="0091657A" w:rsidRDefault="0091657A" w:rsidP="0091657A">
      <w:pPr>
        <w:rPr>
          <w:bCs/>
          <w:i/>
          <w:iCs/>
        </w:rPr>
      </w:pPr>
      <w:r>
        <w:t>Thus, one question might be</w:t>
      </w:r>
      <w:r w:rsidRPr="00777D4B">
        <w:rPr>
          <w:b/>
        </w:rPr>
        <w:t xml:space="preserve">: </w:t>
      </w:r>
      <w:r w:rsidRPr="0076614D">
        <w:rPr>
          <w:bCs/>
          <w:i/>
          <w:iCs/>
        </w:rPr>
        <w:t>is there is greater species richness and species diversity (as measured by Shannon-Weiner Index) in warmer water samples (15-30 °C) than in colder water samples (0-10 °C</w:t>
      </w:r>
      <w:r>
        <w:rPr>
          <w:bCs/>
          <w:i/>
          <w:iCs/>
        </w:rPr>
        <w:t>)?</w:t>
      </w:r>
    </w:p>
    <w:p w14:paraId="2C298F2E" w14:textId="77777777" w:rsidR="00BC5D51" w:rsidRDefault="00BC5D51" w:rsidP="0091657A">
      <w:pPr>
        <w:rPr>
          <w:bCs/>
          <w:i/>
          <w:iCs/>
        </w:rPr>
      </w:pPr>
    </w:p>
    <w:p w14:paraId="51669DEB" w14:textId="7BC528EF" w:rsidR="00BC5D51" w:rsidRPr="00BC5D51" w:rsidRDefault="00BC5D51" w:rsidP="0091657A">
      <w:pPr>
        <w:rPr>
          <w:bCs/>
          <w:iCs/>
        </w:rPr>
      </w:pPr>
      <w:r>
        <w:rPr>
          <w:bCs/>
          <w:iCs/>
        </w:rPr>
        <w:t>For analysis, six of the</w:t>
      </w:r>
      <w:r w:rsidR="001D0605">
        <w:rPr>
          <w:bCs/>
          <w:iCs/>
        </w:rPr>
        <w:t xml:space="preserve"> eleven </w:t>
      </w:r>
      <w:r w:rsidR="000B7499">
        <w:rPr>
          <w:bCs/>
          <w:iCs/>
        </w:rPr>
        <w:t>available sample r</w:t>
      </w:r>
      <w:r w:rsidR="00982EB0">
        <w:rPr>
          <w:bCs/>
          <w:iCs/>
        </w:rPr>
        <w:t xml:space="preserve">egions were chosen, which </w:t>
      </w:r>
      <w:r w:rsidR="00E06FE0">
        <w:rPr>
          <w:bCs/>
          <w:iCs/>
        </w:rPr>
        <w:t xml:space="preserve">span almost the </w:t>
      </w:r>
      <w:r w:rsidR="00A6196A">
        <w:rPr>
          <w:bCs/>
          <w:iCs/>
        </w:rPr>
        <w:t xml:space="preserve">full range of temperatures </w:t>
      </w:r>
      <w:r w:rsidR="004D51C5">
        <w:rPr>
          <w:bCs/>
          <w:iCs/>
        </w:rPr>
        <w:t xml:space="preserve">mentioned in the </w:t>
      </w:r>
      <w:r w:rsidR="0064499E">
        <w:t>Sunagawa et al.</w:t>
      </w:r>
      <w:r w:rsidR="0064499E">
        <w:t xml:space="preserve"> paper (-0.</w:t>
      </w:r>
      <w:r w:rsidR="0064499E" w:rsidRPr="00736BB2">
        <w:t>7</w:t>
      </w:r>
      <w:r w:rsidR="00A74FA4" w:rsidRPr="00736BB2">
        <w:t xml:space="preserve"> </w:t>
      </w:r>
      <w:r w:rsidR="00A74FA4" w:rsidRPr="00736BB2">
        <w:rPr>
          <w:bCs/>
          <w:iCs/>
        </w:rPr>
        <w:t>°C</w:t>
      </w:r>
      <w:r w:rsidR="0064499E">
        <w:t xml:space="preserve"> – 26.5</w:t>
      </w:r>
      <w:r w:rsidR="0064499E" w:rsidRPr="00736BB2">
        <w:t>4</w:t>
      </w:r>
      <w:r w:rsidR="00A74FA4" w:rsidRPr="00736BB2">
        <w:t xml:space="preserve"> </w:t>
      </w:r>
      <w:r w:rsidR="00A74FA4" w:rsidRPr="00736BB2">
        <w:rPr>
          <w:bCs/>
          <w:iCs/>
        </w:rPr>
        <w:t>°C</w:t>
      </w:r>
      <w:r w:rsidR="0064499E">
        <w:t>).</w:t>
      </w:r>
    </w:p>
    <w:p w14:paraId="25A15C6E" w14:textId="77777777" w:rsidR="00BC5D51" w:rsidRDefault="00BC5D51" w:rsidP="0091657A">
      <w:pPr>
        <w:rPr>
          <w:bCs/>
          <w:i/>
          <w:iCs/>
        </w:rPr>
      </w:pPr>
    </w:p>
    <w:tbl>
      <w:tblPr>
        <w:tblStyle w:val="GridTable1Light"/>
        <w:tblW w:w="10022" w:type="dxa"/>
        <w:tblLook w:val="04A0" w:firstRow="1" w:lastRow="0" w:firstColumn="1" w:lastColumn="0" w:noHBand="0" w:noVBand="1"/>
      </w:tblPr>
      <w:tblGrid>
        <w:gridCol w:w="1941"/>
        <w:gridCol w:w="1047"/>
        <w:gridCol w:w="2889"/>
        <w:gridCol w:w="2356"/>
        <w:gridCol w:w="836"/>
        <w:gridCol w:w="953"/>
      </w:tblGrid>
      <w:tr w:rsidR="00BC5D51" w:rsidRPr="00572662" w14:paraId="5E61F784"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E7E6E6" w:themeFill="background2"/>
            <w:noWrap/>
            <w:hideMark/>
          </w:tcPr>
          <w:p w14:paraId="1AEA226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Label</w:t>
            </w:r>
          </w:p>
        </w:tc>
        <w:tc>
          <w:tcPr>
            <w:tcW w:w="1047" w:type="dxa"/>
            <w:shd w:val="clear" w:color="auto" w:fill="E7E6E6" w:themeFill="background2"/>
            <w:noWrap/>
            <w:hideMark/>
          </w:tcPr>
          <w:p w14:paraId="23359DE9"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un ID</w:t>
            </w:r>
          </w:p>
        </w:tc>
        <w:tc>
          <w:tcPr>
            <w:tcW w:w="2889" w:type="dxa"/>
            <w:shd w:val="clear" w:color="auto" w:fill="E7E6E6" w:themeFill="background2"/>
            <w:noWrap/>
            <w:hideMark/>
          </w:tcPr>
          <w:p w14:paraId="5AF7AFBC"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egion</w:t>
            </w:r>
          </w:p>
        </w:tc>
        <w:tc>
          <w:tcPr>
            <w:tcW w:w="2356" w:type="dxa"/>
            <w:shd w:val="clear" w:color="auto" w:fill="E7E6E6" w:themeFill="background2"/>
            <w:noWrap/>
            <w:hideMark/>
          </w:tcPr>
          <w:p w14:paraId="6B1DB30F"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ample details</w:t>
            </w:r>
          </w:p>
        </w:tc>
        <w:tc>
          <w:tcPr>
            <w:tcW w:w="836" w:type="dxa"/>
            <w:shd w:val="clear" w:color="auto" w:fill="E7E6E6" w:themeFill="background2"/>
            <w:noWrap/>
            <w:hideMark/>
          </w:tcPr>
          <w:p w14:paraId="6D6B38A3"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pth</w:t>
            </w:r>
          </w:p>
        </w:tc>
        <w:tc>
          <w:tcPr>
            <w:tcW w:w="953" w:type="dxa"/>
            <w:shd w:val="clear" w:color="auto" w:fill="E7E6E6" w:themeFill="background2"/>
            <w:noWrap/>
            <w:hideMark/>
          </w:tcPr>
          <w:p w14:paraId="4568BE86"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Temp °C</w:t>
            </w:r>
          </w:p>
        </w:tc>
      </w:tr>
      <w:tr w:rsidR="00BC5D51" w:rsidRPr="00572662" w14:paraId="2305037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6F615ED0"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1_dcm_SernOcean</w:t>
            </w:r>
          </w:p>
        </w:tc>
        <w:tc>
          <w:tcPr>
            <w:tcW w:w="1047" w:type="dxa"/>
            <w:shd w:val="clear" w:color="auto" w:fill="D9E2F3" w:themeFill="accent1" w:themeFillTint="33"/>
            <w:noWrap/>
            <w:hideMark/>
          </w:tcPr>
          <w:p w14:paraId="057F45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104</w:t>
            </w:r>
          </w:p>
        </w:tc>
        <w:tc>
          <w:tcPr>
            <w:tcW w:w="2889" w:type="dxa"/>
            <w:shd w:val="clear" w:color="auto" w:fill="D9E2F3" w:themeFill="accent1" w:themeFillTint="33"/>
            <w:noWrap/>
            <w:hideMark/>
          </w:tcPr>
          <w:p w14:paraId="7EAA7261"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6BF2F8E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D9E2F3" w:themeFill="accent1" w:themeFillTint="33"/>
            <w:noWrap/>
            <w:hideMark/>
          </w:tcPr>
          <w:p w14:paraId="6343DE4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90 m</w:t>
            </w:r>
          </w:p>
        </w:tc>
        <w:tc>
          <w:tcPr>
            <w:tcW w:w="953" w:type="dxa"/>
            <w:shd w:val="clear" w:color="auto" w:fill="D9E2F3" w:themeFill="accent1" w:themeFillTint="33"/>
            <w:noWrap/>
            <w:hideMark/>
          </w:tcPr>
          <w:p w14:paraId="3DB34FB1"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78154</w:t>
            </w:r>
          </w:p>
        </w:tc>
      </w:tr>
      <w:tr w:rsidR="00BC5D51" w:rsidRPr="00572662" w14:paraId="5876AE6E"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126358C8"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2_surface_SernOcean</w:t>
            </w:r>
          </w:p>
        </w:tc>
        <w:tc>
          <w:tcPr>
            <w:tcW w:w="1047" w:type="dxa"/>
            <w:shd w:val="clear" w:color="auto" w:fill="D9E2F3" w:themeFill="accent1" w:themeFillTint="33"/>
            <w:noWrap/>
            <w:hideMark/>
          </w:tcPr>
          <w:p w14:paraId="0851B4FF"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90</w:t>
            </w:r>
          </w:p>
        </w:tc>
        <w:tc>
          <w:tcPr>
            <w:tcW w:w="2889" w:type="dxa"/>
            <w:shd w:val="clear" w:color="auto" w:fill="D9E2F3" w:themeFill="accent1" w:themeFillTint="33"/>
            <w:noWrap/>
            <w:hideMark/>
          </w:tcPr>
          <w:p w14:paraId="419940E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2F5C96F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D9E2F3" w:themeFill="accent1" w:themeFillTint="33"/>
            <w:noWrap/>
            <w:hideMark/>
          </w:tcPr>
          <w:p w14:paraId="0E187DE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D9E2F3" w:themeFill="accent1" w:themeFillTint="33"/>
            <w:noWrap/>
            <w:hideMark/>
          </w:tcPr>
          <w:p w14:paraId="5CA2467A"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67108</w:t>
            </w:r>
          </w:p>
        </w:tc>
      </w:tr>
      <w:tr w:rsidR="00BC5D51" w:rsidRPr="00572662" w14:paraId="4C694C85"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5C0E925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3_meso_SPacific</w:t>
            </w:r>
          </w:p>
        </w:tc>
        <w:tc>
          <w:tcPr>
            <w:tcW w:w="1047" w:type="dxa"/>
            <w:shd w:val="clear" w:color="auto" w:fill="FBE4D5" w:themeFill="accent2" w:themeFillTint="33"/>
            <w:noWrap/>
            <w:hideMark/>
          </w:tcPr>
          <w:p w14:paraId="36101DE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9</w:t>
            </w:r>
          </w:p>
        </w:tc>
        <w:tc>
          <w:tcPr>
            <w:tcW w:w="2889" w:type="dxa"/>
            <w:shd w:val="clear" w:color="auto" w:fill="FBE4D5" w:themeFill="accent2" w:themeFillTint="33"/>
            <w:noWrap/>
            <w:hideMark/>
          </w:tcPr>
          <w:p w14:paraId="2357A65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BE4D5" w:themeFill="accent2" w:themeFillTint="33"/>
            <w:noWrap/>
            <w:hideMark/>
          </w:tcPr>
          <w:p w14:paraId="7494603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mesopelagic zone</w:t>
            </w:r>
          </w:p>
        </w:tc>
        <w:tc>
          <w:tcPr>
            <w:tcW w:w="836" w:type="dxa"/>
            <w:shd w:val="clear" w:color="auto" w:fill="FBE4D5" w:themeFill="accent2" w:themeFillTint="33"/>
            <w:noWrap/>
            <w:hideMark/>
          </w:tcPr>
          <w:p w14:paraId="7B3D1D29"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600 m</w:t>
            </w:r>
          </w:p>
        </w:tc>
        <w:tc>
          <w:tcPr>
            <w:tcW w:w="953" w:type="dxa"/>
            <w:shd w:val="clear" w:color="auto" w:fill="FBE4D5" w:themeFill="accent2" w:themeFillTint="33"/>
            <w:noWrap/>
            <w:hideMark/>
          </w:tcPr>
          <w:p w14:paraId="7294AACC"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7.212238</w:t>
            </w:r>
          </w:p>
        </w:tc>
      </w:tr>
      <w:tr w:rsidR="00BC5D51" w:rsidRPr="00572662" w14:paraId="7E1DCAA3"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7EA9604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4_surface_NAtlantic</w:t>
            </w:r>
          </w:p>
        </w:tc>
        <w:tc>
          <w:tcPr>
            <w:tcW w:w="1047" w:type="dxa"/>
            <w:shd w:val="clear" w:color="auto" w:fill="FBE4D5" w:themeFill="accent2" w:themeFillTint="33"/>
            <w:noWrap/>
            <w:hideMark/>
          </w:tcPr>
          <w:p w14:paraId="42DEAA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78</w:t>
            </w:r>
          </w:p>
        </w:tc>
        <w:tc>
          <w:tcPr>
            <w:tcW w:w="2889" w:type="dxa"/>
            <w:shd w:val="clear" w:color="auto" w:fill="FBE4D5" w:themeFill="accent2" w:themeFillTint="33"/>
            <w:noWrap/>
            <w:hideMark/>
          </w:tcPr>
          <w:p w14:paraId="7350361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North Atlantic (off the coast of Portugal)</w:t>
            </w:r>
          </w:p>
        </w:tc>
        <w:tc>
          <w:tcPr>
            <w:tcW w:w="2356" w:type="dxa"/>
            <w:shd w:val="clear" w:color="auto" w:fill="FBE4D5" w:themeFill="accent2" w:themeFillTint="33"/>
            <w:noWrap/>
            <w:hideMark/>
          </w:tcPr>
          <w:p w14:paraId="6738E59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BE4D5" w:themeFill="accent2" w:themeFillTint="33"/>
            <w:noWrap/>
            <w:hideMark/>
          </w:tcPr>
          <w:p w14:paraId="0CCC401A"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BE4D5" w:themeFill="accent2" w:themeFillTint="33"/>
            <w:noWrap/>
            <w:hideMark/>
          </w:tcPr>
          <w:p w14:paraId="12C3D70D"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4.28065</w:t>
            </w:r>
          </w:p>
        </w:tc>
      </w:tr>
      <w:tr w:rsidR="00BC5D51" w:rsidRPr="00572662" w14:paraId="1736DFE7"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57F3C2E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5_dcm_SPacific</w:t>
            </w:r>
          </w:p>
        </w:tc>
        <w:tc>
          <w:tcPr>
            <w:tcW w:w="1047" w:type="dxa"/>
            <w:shd w:val="clear" w:color="auto" w:fill="FFF2CC" w:themeFill="accent4" w:themeFillTint="33"/>
            <w:noWrap/>
            <w:hideMark/>
          </w:tcPr>
          <w:p w14:paraId="3D89032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48</w:t>
            </w:r>
          </w:p>
        </w:tc>
        <w:tc>
          <w:tcPr>
            <w:tcW w:w="2889" w:type="dxa"/>
            <w:shd w:val="clear" w:color="auto" w:fill="FFF2CC" w:themeFill="accent4" w:themeFillTint="33"/>
            <w:noWrap/>
            <w:hideMark/>
          </w:tcPr>
          <w:p w14:paraId="4C4A532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5A648ED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FFF2CC" w:themeFill="accent4" w:themeFillTint="33"/>
            <w:noWrap/>
            <w:hideMark/>
          </w:tcPr>
          <w:p w14:paraId="5EC8336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15 m</w:t>
            </w:r>
          </w:p>
        </w:tc>
        <w:tc>
          <w:tcPr>
            <w:tcW w:w="953" w:type="dxa"/>
            <w:shd w:val="clear" w:color="auto" w:fill="FFF2CC" w:themeFill="accent4" w:themeFillTint="33"/>
            <w:noWrap/>
            <w:hideMark/>
          </w:tcPr>
          <w:p w14:paraId="4169E9B0"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4.69625</w:t>
            </w:r>
          </w:p>
        </w:tc>
      </w:tr>
      <w:tr w:rsidR="00BC5D51" w:rsidRPr="00572662" w14:paraId="589DDE72"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2F38680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6_surface_SPacific</w:t>
            </w:r>
          </w:p>
        </w:tc>
        <w:tc>
          <w:tcPr>
            <w:tcW w:w="1047" w:type="dxa"/>
            <w:shd w:val="clear" w:color="auto" w:fill="FFF2CC" w:themeFill="accent4" w:themeFillTint="33"/>
            <w:noWrap/>
            <w:hideMark/>
          </w:tcPr>
          <w:p w14:paraId="21FB967B"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2</w:t>
            </w:r>
          </w:p>
        </w:tc>
        <w:tc>
          <w:tcPr>
            <w:tcW w:w="2889" w:type="dxa"/>
            <w:shd w:val="clear" w:color="auto" w:fill="FFF2CC" w:themeFill="accent4" w:themeFillTint="33"/>
            <w:noWrap/>
            <w:hideMark/>
          </w:tcPr>
          <w:p w14:paraId="4BC8C087"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6F8EDEB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FF2CC" w:themeFill="accent4" w:themeFillTint="33"/>
            <w:noWrap/>
            <w:hideMark/>
          </w:tcPr>
          <w:p w14:paraId="570242D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FF2CC" w:themeFill="accent4" w:themeFillTint="33"/>
            <w:noWrap/>
            <w:hideMark/>
          </w:tcPr>
          <w:p w14:paraId="0CCABC13" w14:textId="77777777" w:rsidR="00BC5D51" w:rsidRPr="00572662" w:rsidRDefault="00BC5D51" w:rsidP="004A07D2">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6.54413</w:t>
            </w:r>
          </w:p>
        </w:tc>
      </w:tr>
    </w:tbl>
    <w:p w14:paraId="3B6BA86F" w14:textId="77777777" w:rsidR="00BC5D51" w:rsidRDefault="00BC5D51" w:rsidP="00BC5D51">
      <w:pPr>
        <w:pStyle w:val="Caption"/>
      </w:pPr>
      <w:r>
        <w:t xml:space="preserve">Item </w:t>
      </w:r>
      <w:r>
        <w:fldChar w:fldCharType="begin"/>
      </w:r>
      <w:r>
        <w:instrText xml:space="preserve"> SEQ Item \* ARABIC </w:instrText>
      </w:r>
      <w:r>
        <w:fldChar w:fldCharType="separate"/>
      </w:r>
      <w:r>
        <w:rPr>
          <w:noProof/>
        </w:rPr>
        <w:t>2</w:t>
      </w:r>
      <w:r>
        <w:rPr>
          <w:noProof/>
        </w:rPr>
        <w:fldChar w:fldCharType="end"/>
      </w:r>
      <w:r>
        <w:t>. Metadata for selected samples. Coloring is to indicate temperature range (cold, medium, warm).</w:t>
      </w:r>
    </w:p>
    <w:p w14:paraId="3A639F7C" w14:textId="77777777" w:rsidR="00BC5D51" w:rsidRDefault="00BC5D51" w:rsidP="0091657A">
      <w:pPr>
        <w:rPr>
          <w:bCs/>
          <w:i/>
          <w:iCs/>
        </w:rPr>
      </w:pPr>
    </w:p>
    <w:p w14:paraId="4D9DB077" w14:textId="77777777" w:rsidR="0091657A" w:rsidRDefault="0091657A" w:rsidP="00497C51"/>
    <w:p w14:paraId="3C56CCB4" w14:textId="77777777" w:rsidR="008C0A53" w:rsidRDefault="008C0A53" w:rsidP="00497C51"/>
    <w:p w14:paraId="05E38678" w14:textId="77777777" w:rsidR="00D624FC" w:rsidRDefault="00D624FC" w:rsidP="00497C51"/>
    <w:p w14:paraId="6F003DC4" w14:textId="77777777" w:rsidR="00D624FC" w:rsidRDefault="00D624FC">
      <w:pPr>
        <w:rPr>
          <w:rFonts w:asciiTheme="majorHAnsi" w:eastAsiaTheme="majorEastAsia" w:hAnsiTheme="majorHAnsi" w:cstheme="majorBidi"/>
          <w:color w:val="2F5496" w:themeColor="accent1" w:themeShade="BF"/>
          <w:sz w:val="32"/>
          <w:szCs w:val="32"/>
        </w:rPr>
      </w:pPr>
      <w:r>
        <w:br w:type="page"/>
      </w:r>
    </w:p>
    <w:p w14:paraId="24F38081" w14:textId="1B45F1CC" w:rsidR="005A0291" w:rsidRDefault="005A0291" w:rsidP="00497C51">
      <w:pPr>
        <w:pStyle w:val="Heading1"/>
      </w:pPr>
      <w:r>
        <w:lastRenderedPageBreak/>
        <w:t>Data &amp; Analysis</w:t>
      </w:r>
    </w:p>
    <w:p w14:paraId="41D73985" w14:textId="77777777" w:rsidR="0057671B" w:rsidRDefault="0057671B" w:rsidP="0057671B"/>
    <w:tbl>
      <w:tblPr>
        <w:tblStyle w:val="TableGrid"/>
        <w:tblW w:w="0" w:type="auto"/>
        <w:tblLook w:val="04A0" w:firstRow="1" w:lastRow="0" w:firstColumn="1" w:lastColumn="0" w:noHBand="0" w:noVBand="1"/>
      </w:tblPr>
      <w:tblGrid>
        <w:gridCol w:w="10790"/>
      </w:tblGrid>
      <w:tr w:rsidR="00DA178D" w14:paraId="3B441D5C" w14:textId="77777777" w:rsidTr="003640F4">
        <w:tc>
          <w:tcPr>
            <w:tcW w:w="10790" w:type="dxa"/>
            <w:tcBorders>
              <w:top w:val="dotted" w:sz="4" w:space="0" w:color="auto"/>
              <w:left w:val="dotted" w:sz="4" w:space="0" w:color="auto"/>
              <w:bottom w:val="dotted" w:sz="4" w:space="0" w:color="auto"/>
              <w:right w:val="dotted" w:sz="4" w:space="0" w:color="auto"/>
            </w:tcBorders>
          </w:tcPr>
          <w:p w14:paraId="391D7CA8" w14:textId="50D4E527" w:rsidR="00DA178D" w:rsidRDefault="00DA178D" w:rsidP="0057671B">
            <w:r>
              <w:t>a.</w:t>
            </w:r>
            <w:r>
              <w:rPr>
                <w:noProof/>
              </w:rPr>
              <w:drawing>
                <wp:inline distT="0" distB="0" distL="0" distR="0" wp14:anchorId="0A67C693" wp14:editId="6AF00959">
                  <wp:extent cx="6490335" cy="3398169"/>
                  <wp:effectExtent l="0" t="0" r="12065" b="5715"/>
                  <wp:docPr id="3" name="Picture 3" descr="taxonomy_stacked_bar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xonomy_stacked_bar_chart.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650612" cy="3482086"/>
                          </a:xfrm>
                          <a:prstGeom prst="rect">
                            <a:avLst/>
                          </a:prstGeom>
                          <a:noFill/>
                          <a:ln>
                            <a:noFill/>
                          </a:ln>
                        </pic:spPr>
                      </pic:pic>
                    </a:graphicData>
                  </a:graphic>
                </wp:inline>
              </w:drawing>
            </w:r>
          </w:p>
        </w:tc>
      </w:tr>
      <w:tr w:rsidR="00DA178D" w14:paraId="5E18E9A8" w14:textId="77777777" w:rsidTr="003640F4">
        <w:tc>
          <w:tcPr>
            <w:tcW w:w="10790" w:type="dxa"/>
            <w:tcBorders>
              <w:top w:val="dotted" w:sz="4" w:space="0" w:color="auto"/>
              <w:left w:val="dotted" w:sz="4" w:space="0" w:color="auto"/>
              <w:bottom w:val="dotted" w:sz="4" w:space="0" w:color="auto"/>
              <w:right w:val="dotted" w:sz="4" w:space="0" w:color="auto"/>
            </w:tcBorders>
          </w:tcPr>
          <w:p w14:paraId="3F273494" w14:textId="1267F298" w:rsidR="00DA178D" w:rsidRDefault="00DA178D" w:rsidP="00DA178D">
            <w:pPr>
              <w:keepNext/>
            </w:pPr>
            <w:r>
              <w:t>b.</w:t>
            </w:r>
            <w:r>
              <w:rPr>
                <w:noProof/>
              </w:rPr>
              <w:drawing>
                <wp:inline distT="0" distB="0" distL="0" distR="0" wp14:anchorId="23F9CA8E" wp14:editId="0E9F9374">
                  <wp:extent cx="6574641" cy="3633578"/>
                  <wp:effectExtent l="0" t="0" r="4445" b="0"/>
                  <wp:docPr id="2" name="Picture 2" descr="taxonomy_area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xonomy_area_char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783842" cy="3749196"/>
                          </a:xfrm>
                          <a:prstGeom prst="rect">
                            <a:avLst/>
                          </a:prstGeom>
                          <a:noFill/>
                          <a:ln>
                            <a:noFill/>
                          </a:ln>
                        </pic:spPr>
                      </pic:pic>
                    </a:graphicData>
                  </a:graphic>
                </wp:inline>
              </w:drawing>
            </w:r>
          </w:p>
        </w:tc>
      </w:tr>
    </w:tbl>
    <w:p w14:paraId="0F8A5232" w14:textId="00BD27AB" w:rsidR="006D059A" w:rsidRDefault="00DA178D" w:rsidP="00C34A49">
      <w:pPr>
        <w:pStyle w:val="Caption"/>
      </w:pPr>
      <w:r>
        <w:t xml:space="preserve">Figure </w:t>
      </w:r>
      <w:fldSimple w:instr=" SEQ Figure \* ARABIC ">
        <w:r>
          <w:rPr>
            <w:noProof/>
          </w:rPr>
          <w:t>1</w:t>
        </w:r>
      </w:fldSimple>
      <w:r>
        <w:t>. Two different ways</w:t>
      </w:r>
      <w:r w:rsidR="00574D54">
        <w:t>--</w:t>
      </w:r>
      <w:r>
        <w:t xml:space="preserve"> </w:t>
      </w:r>
      <w:r w:rsidR="00574D54">
        <w:t>(a) stacked bar plot,</w:t>
      </w:r>
      <w:r w:rsidR="00574D54">
        <w:t xml:space="preserve"> (b)</w:t>
      </w:r>
      <w:r w:rsidR="00574D54">
        <w:t xml:space="preserve"> area plot-- </w:t>
      </w:r>
      <w:r>
        <w:t xml:space="preserve">of visualizing the taxonomic distribution </w:t>
      </w:r>
      <w:r w:rsidR="00E93EAC">
        <w:t xml:space="preserve">at taxon level 2, </w:t>
      </w:r>
      <w:r>
        <w:t xml:space="preserve">between Tara </w:t>
      </w:r>
      <w:r w:rsidR="00E93EAC">
        <w:t>Ocean Samples, as identified by “Mothur.”</w:t>
      </w:r>
      <w:r w:rsidR="00574D54">
        <w:t xml:space="preserve"> </w:t>
      </w:r>
      <w:r w:rsidR="003640F4">
        <w:t>These plots were</w:t>
      </w:r>
      <w:r w:rsidR="00700143">
        <w:t xml:space="preserve"> lovingly crafted </w:t>
      </w:r>
      <w:r w:rsidR="003640F4">
        <w:t xml:space="preserve">with </w:t>
      </w:r>
      <w:r w:rsidR="000420BE">
        <w:t>Python (using Pandas and Matplotlib.</w:t>
      </w:r>
      <w:r w:rsidR="0056746D">
        <w:t>)</w:t>
      </w:r>
      <w:r w:rsidR="00E93EAC">
        <w:t xml:space="preserve"> </w:t>
      </w:r>
      <w:r w:rsidR="000420BE">
        <w:t xml:space="preserve">See: </w:t>
      </w:r>
      <w:hyperlink r:id="rId7" w:history="1">
        <w:r w:rsidR="0083695A" w:rsidRPr="00A9165E">
          <w:rPr>
            <w:rStyle w:val="Hyperlink"/>
          </w:rPr>
          <w:t>https://nbviewer.jupyter.org/github/dustinmichels/biol338-genomics/blob/master/lab-8/analysis/dustin_matplot_charts.ipynb</w:t>
        </w:r>
      </w:hyperlink>
      <w:r w:rsidR="0083695A">
        <w:t xml:space="preserve"> .</w:t>
      </w:r>
    </w:p>
    <w:p w14:paraId="487FF2CC" w14:textId="16050585" w:rsidR="006D059A" w:rsidRPr="006D059A" w:rsidRDefault="006D059A" w:rsidP="006D059A"/>
    <w:p w14:paraId="04A70038" w14:textId="59F8CF86" w:rsidR="005A0291" w:rsidRDefault="005A0291" w:rsidP="005A0291"/>
    <w:p w14:paraId="029B84C7" w14:textId="77777777" w:rsidR="005A0291" w:rsidRPr="005A0291" w:rsidRDefault="005A0291" w:rsidP="005A0291"/>
    <w:p w14:paraId="2C95A9FC" w14:textId="281BF2BD" w:rsidR="000A0258" w:rsidRDefault="000A0258">
      <w:pPr>
        <w:rPr>
          <w:rFonts w:asciiTheme="majorHAnsi" w:eastAsiaTheme="majorEastAsia" w:hAnsiTheme="majorHAnsi" w:cstheme="majorBidi"/>
          <w:color w:val="2F5496" w:themeColor="accent1" w:themeShade="BF"/>
          <w:sz w:val="32"/>
          <w:szCs w:val="32"/>
        </w:rPr>
      </w:pPr>
      <w:r>
        <w:br w:type="page"/>
      </w:r>
    </w:p>
    <w:p w14:paraId="0CAF1627" w14:textId="77777777" w:rsidR="00CC1942" w:rsidRDefault="000A0258">
      <w:r>
        <w:t>Figure 2</w:t>
      </w:r>
    </w:p>
    <w:p w14:paraId="38A0D27F" w14:textId="77777777" w:rsidR="00B654E6" w:rsidRDefault="00B654E6"/>
    <w:p w14:paraId="52EB0C39" w14:textId="77777777" w:rsidR="001F151B" w:rsidRDefault="001F151B">
      <w:bookmarkStart w:id="0" w:name="_GoBack"/>
      <w:bookmarkEnd w:id="0"/>
    </w:p>
    <w:p w14:paraId="0CB82024" w14:textId="77777777" w:rsidR="00B654E6" w:rsidRDefault="00B654E6"/>
    <w:p w14:paraId="0EB5BBEE" w14:textId="77777777" w:rsidR="00B654E6" w:rsidRDefault="00B654E6"/>
    <w:p w14:paraId="6CF74B70" w14:textId="77777777" w:rsidR="00B654E6" w:rsidRDefault="00B654E6"/>
    <w:p w14:paraId="5331DC83" w14:textId="77777777" w:rsidR="00CC1942" w:rsidRDefault="00CC1942"/>
    <w:p w14:paraId="3AE5627C" w14:textId="77777777" w:rsidR="00CC1942" w:rsidRDefault="00CC1942" w:rsidP="00CC1942">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A table</w:t>
      </w:r>
    </w:p>
    <w:tbl>
      <w:tblPr>
        <w:tblStyle w:val="PlainTable1"/>
        <w:tblW w:w="0" w:type="auto"/>
        <w:tblLook w:val="04A0" w:firstRow="1" w:lastRow="0" w:firstColumn="1" w:lastColumn="0" w:noHBand="0" w:noVBand="1"/>
      </w:tblPr>
      <w:tblGrid>
        <w:gridCol w:w="1932"/>
        <w:gridCol w:w="1047"/>
        <w:gridCol w:w="2086"/>
        <w:gridCol w:w="1677"/>
        <w:gridCol w:w="2242"/>
      </w:tblGrid>
      <w:tr w:rsidR="00CC1942" w:rsidRPr="008144CA" w14:paraId="06E341E6"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00012C" w14:textId="77777777" w:rsidR="00CC1942" w:rsidRDefault="00CC1942" w:rsidP="004A07D2">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5439AB75" w14:textId="77777777" w:rsidR="00CC1942" w:rsidRPr="008144CA" w:rsidRDefault="00CC1942" w:rsidP="004A07D2">
            <w:pPr>
              <w:tabs>
                <w:tab w:val="left" w:pos="781"/>
              </w:tabs>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Label</w:t>
            </w:r>
            <w:r>
              <w:rPr>
                <w:rFonts w:ascii="Calibri" w:eastAsia="Times New Roman" w:hAnsi="Calibri" w:cs="Times New Roman"/>
                <w:color w:val="000000"/>
                <w:sz w:val="18"/>
                <w:szCs w:val="18"/>
              </w:rPr>
              <w:tab/>
            </w:r>
          </w:p>
        </w:tc>
        <w:tc>
          <w:tcPr>
            <w:tcW w:w="0" w:type="auto"/>
            <w:noWrap/>
            <w:hideMark/>
          </w:tcPr>
          <w:p w14:paraId="4373835E" w14:textId="77777777" w:rsidR="00CC1942"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41837B26"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Run Id</w:t>
            </w:r>
          </w:p>
        </w:tc>
        <w:tc>
          <w:tcPr>
            <w:tcW w:w="0" w:type="auto"/>
            <w:noWrap/>
            <w:hideMark/>
          </w:tcPr>
          <w:p w14:paraId="6C183E03"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Total Number Sequences</w:t>
            </w:r>
          </w:p>
        </w:tc>
        <w:tc>
          <w:tcPr>
            <w:tcW w:w="0" w:type="auto"/>
            <w:noWrap/>
            <w:hideMark/>
          </w:tcPr>
          <w:p w14:paraId="790FF7CA"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 xml:space="preserve">Species Richness (r) </w:t>
            </w:r>
          </w:p>
        </w:tc>
        <w:tc>
          <w:tcPr>
            <w:tcW w:w="0" w:type="auto"/>
            <w:noWrap/>
            <w:hideMark/>
          </w:tcPr>
          <w:p w14:paraId="74A20694"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Shannon-Weiner index (H’)</w:t>
            </w:r>
          </w:p>
        </w:tc>
      </w:tr>
      <w:tr w:rsidR="00CC1942" w:rsidRPr="008144CA" w14:paraId="72C990B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3B7D8"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1_dcm_SernOcean</w:t>
            </w:r>
          </w:p>
        </w:tc>
        <w:tc>
          <w:tcPr>
            <w:tcW w:w="0" w:type="auto"/>
            <w:noWrap/>
            <w:hideMark/>
          </w:tcPr>
          <w:p w14:paraId="2790C884"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104</w:t>
            </w:r>
          </w:p>
        </w:tc>
        <w:tc>
          <w:tcPr>
            <w:tcW w:w="0" w:type="auto"/>
            <w:noWrap/>
            <w:hideMark/>
          </w:tcPr>
          <w:p w14:paraId="78692AC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8732</w:t>
            </w:r>
          </w:p>
        </w:tc>
        <w:tc>
          <w:tcPr>
            <w:tcW w:w="0" w:type="auto"/>
            <w:noWrap/>
            <w:hideMark/>
          </w:tcPr>
          <w:p w14:paraId="759AB7F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w:t>
            </w:r>
          </w:p>
        </w:tc>
        <w:tc>
          <w:tcPr>
            <w:tcW w:w="0" w:type="auto"/>
            <w:noWrap/>
            <w:hideMark/>
          </w:tcPr>
          <w:p w14:paraId="4B901D87"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003610566</w:t>
            </w:r>
          </w:p>
        </w:tc>
      </w:tr>
      <w:tr w:rsidR="00CC1942" w:rsidRPr="008144CA" w14:paraId="3F32A6DF"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CF89"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2_surface_SernOcean</w:t>
            </w:r>
          </w:p>
        </w:tc>
        <w:tc>
          <w:tcPr>
            <w:tcW w:w="0" w:type="auto"/>
            <w:noWrap/>
            <w:hideMark/>
          </w:tcPr>
          <w:p w14:paraId="34E690B7"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90</w:t>
            </w:r>
          </w:p>
        </w:tc>
        <w:tc>
          <w:tcPr>
            <w:tcW w:w="0" w:type="auto"/>
            <w:noWrap/>
            <w:hideMark/>
          </w:tcPr>
          <w:p w14:paraId="0C4A7D12"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399</w:t>
            </w:r>
          </w:p>
        </w:tc>
        <w:tc>
          <w:tcPr>
            <w:tcW w:w="0" w:type="auto"/>
            <w:noWrap/>
            <w:hideMark/>
          </w:tcPr>
          <w:p w14:paraId="20ACE50C"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5</w:t>
            </w:r>
          </w:p>
        </w:tc>
        <w:tc>
          <w:tcPr>
            <w:tcW w:w="0" w:type="auto"/>
            <w:noWrap/>
            <w:hideMark/>
          </w:tcPr>
          <w:p w14:paraId="23DBB81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974619646</w:t>
            </w:r>
          </w:p>
        </w:tc>
      </w:tr>
      <w:tr w:rsidR="00CC1942" w:rsidRPr="008144CA" w14:paraId="38783E8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8824B"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3_meso_SPacific</w:t>
            </w:r>
          </w:p>
        </w:tc>
        <w:tc>
          <w:tcPr>
            <w:tcW w:w="0" w:type="auto"/>
            <w:noWrap/>
            <w:hideMark/>
          </w:tcPr>
          <w:p w14:paraId="33EB4373"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9</w:t>
            </w:r>
          </w:p>
        </w:tc>
        <w:tc>
          <w:tcPr>
            <w:tcW w:w="0" w:type="auto"/>
            <w:noWrap/>
            <w:hideMark/>
          </w:tcPr>
          <w:p w14:paraId="63876233"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39</w:t>
            </w:r>
          </w:p>
        </w:tc>
        <w:tc>
          <w:tcPr>
            <w:tcW w:w="0" w:type="auto"/>
            <w:noWrap/>
            <w:hideMark/>
          </w:tcPr>
          <w:p w14:paraId="5BCF2D0C"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20</w:t>
            </w:r>
          </w:p>
        </w:tc>
        <w:tc>
          <w:tcPr>
            <w:tcW w:w="0" w:type="auto"/>
            <w:noWrap/>
            <w:hideMark/>
          </w:tcPr>
          <w:p w14:paraId="35FFFC21"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14318417</w:t>
            </w:r>
          </w:p>
        </w:tc>
      </w:tr>
      <w:tr w:rsidR="00CC1942" w:rsidRPr="008144CA" w14:paraId="0A0037B1"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029D66"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4_surface_NAtlantic</w:t>
            </w:r>
          </w:p>
        </w:tc>
        <w:tc>
          <w:tcPr>
            <w:tcW w:w="0" w:type="auto"/>
            <w:noWrap/>
            <w:hideMark/>
          </w:tcPr>
          <w:p w14:paraId="175D3749"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78</w:t>
            </w:r>
          </w:p>
        </w:tc>
        <w:tc>
          <w:tcPr>
            <w:tcW w:w="0" w:type="auto"/>
            <w:noWrap/>
            <w:hideMark/>
          </w:tcPr>
          <w:p w14:paraId="6E1EAE47"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51</w:t>
            </w:r>
          </w:p>
        </w:tc>
        <w:tc>
          <w:tcPr>
            <w:tcW w:w="0" w:type="auto"/>
            <w:noWrap/>
            <w:hideMark/>
          </w:tcPr>
          <w:p w14:paraId="2A10D3EE"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w:t>
            </w:r>
          </w:p>
        </w:tc>
        <w:tc>
          <w:tcPr>
            <w:tcW w:w="0" w:type="auto"/>
            <w:noWrap/>
            <w:hideMark/>
          </w:tcPr>
          <w:p w14:paraId="629F07EF"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44702156</w:t>
            </w:r>
          </w:p>
        </w:tc>
      </w:tr>
      <w:tr w:rsidR="00CC1942" w:rsidRPr="008144CA" w14:paraId="25F4AA05"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6528F0"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5_dcm_SPacific</w:t>
            </w:r>
          </w:p>
        </w:tc>
        <w:tc>
          <w:tcPr>
            <w:tcW w:w="0" w:type="auto"/>
            <w:noWrap/>
            <w:hideMark/>
          </w:tcPr>
          <w:p w14:paraId="54E05C66"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48</w:t>
            </w:r>
          </w:p>
        </w:tc>
        <w:tc>
          <w:tcPr>
            <w:tcW w:w="0" w:type="auto"/>
            <w:noWrap/>
            <w:hideMark/>
          </w:tcPr>
          <w:p w14:paraId="3E458D6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88</w:t>
            </w:r>
          </w:p>
        </w:tc>
        <w:tc>
          <w:tcPr>
            <w:tcW w:w="0" w:type="auto"/>
            <w:noWrap/>
            <w:hideMark/>
          </w:tcPr>
          <w:p w14:paraId="0D4E3B74"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w:t>
            </w:r>
          </w:p>
        </w:tc>
        <w:tc>
          <w:tcPr>
            <w:tcW w:w="0" w:type="auto"/>
            <w:noWrap/>
            <w:hideMark/>
          </w:tcPr>
          <w:p w14:paraId="0D4B89DD"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49562238</w:t>
            </w:r>
          </w:p>
        </w:tc>
      </w:tr>
      <w:tr w:rsidR="00CC1942" w:rsidRPr="008144CA" w14:paraId="625818F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2B4747"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6_surface_SPacific</w:t>
            </w:r>
          </w:p>
        </w:tc>
        <w:tc>
          <w:tcPr>
            <w:tcW w:w="0" w:type="auto"/>
            <w:noWrap/>
            <w:hideMark/>
          </w:tcPr>
          <w:p w14:paraId="355A30E1"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2</w:t>
            </w:r>
          </w:p>
        </w:tc>
        <w:tc>
          <w:tcPr>
            <w:tcW w:w="0" w:type="auto"/>
            <w:noWrap/>
            <w:hideMark/>
          </w:tcPr>
          <w:p w14:paraId="60120985"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706</w:t>
            </w:r>
          </w:p>
        </w:tc>
        <w:tc>
          <w:tcPr>
            <w:tcW w:w="0" w:type="auto"/>
            <w:noWrap/>
            <w:hideMark/>
          </w:tcPr>
          <w:p w14:paraId="2F040EB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w:t>
            </w:r>
          </w:p>
        </w:tc>
        <w:tc>
          <w:tcPr>
            <w:tcW w:w="0" w:type="auto"/>
            <w:noWrap/>
            <w:hideMark/>
          </w:tcPr>
          <w:p w14:paraId="49B5E67D"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13954316</w:t>
            </w:r>
          </w:p>
        </w:tc>
      </w:tr>
    </w:tbl>
    <w:p w14:paraId="68C351A3" w14:textId="77777777" w:rsidR="00CC1942" w:rsidRDefault="00CC1942" w:rsidP="00CC1942"/>
    <w:p w14:paraId="533C0E7B" w14:textId="33F182C0" w:rsidR="000A0258" w:rsidRDefault="000A0258">
      <w:pPr>
        <w:rPr>
          <w:rFonts w:asciiTheme="majorHAnsi" w:eastAsiaTheme="majorEastAsia" w:hAnsiTheme="majorHAnsi" w:cstheme="majorBidi"/>
          <w:color w:val="2F5496" w:themeColor="accent1" w:themeShade="BF"/>
          <w:sz w:val="32"/>
          <w:szCs w:val="32"/>
        </w:rPr>
      </w:pPr>
      <w:r>
        <w:br w:type="page"/>
      </w:r>
    </w:p>
    <w:p w14:paraId="0202BA45" w14:textId="3DB09127" w:rsidR="00497C51" w:rsidRDefault="00497C51" w:rsidP="00497C51">
      <w:pPr>
        <w:pStyle w:val="Heading1"/>
      </w:pPr>
      <w:r>
        <w:t>Check for Understanding</w:t>
      </w:r>
    </w:p>
    <w:p w14:paraId="66931D4A" w14:textId="77777777" w:rsidR="00F10964" w:rsidRDefault="00F10964" w:rsidP="00F10964"/>
    <w:p w14:paraId="167AA85C" w14:textId="77777777" w:rsidR="00F10964" w:rsidRPr="00F10964" w:rsidRDefault="00F10964" w:rsidP="00F10964">
      <w:pPr>
        <w:rPr>
          <w:b/>
        </w:rPr>
      </w:pPr>
      <w:r w:rsidRPr="00F10964">
        <w:rPr>
          <w:b/>
        </w:rPr>
        <w:t>1. Many of your sequences were unclassifiable. How would this likely affect your richness calculations for each sample? Explain why.</w:t>
      </w:r>
    </w:p>
    <w:p w14:paraId="7A99A02B" w14:textId="77777777" w:rsidR="00F10964" w:rsidRDefault="00F10964" w:rsidP="00F10964">
      <w:r w:rsidRPr="00F10964">
        <w:t> </w:t>
      </w:r>
    </w:p>
    <w:p w14:paraId="6A1D25ED" w14:textId="1CF6DA01" w:rsidR="00F10964" w:rsidRDefault="00F10964" w:rsidP="00F10964">
      <w:r>
        <w:t>Some text.</w:t>
      </w:r>
    </w:p>
    <w:p w14:paraId="7B44E44A" w14:textId="77777777" w:rsidR="00F10964" w:rsidRPr="00F10964" w:rsidRDefault="00F10964" w:rsidP="00F10964"/>
    <w:p w14:paraId="72A28E26" w14:textId="77777777" w:rsidR="00F10964" w:rsidRDefault="00F10964" w:rsidP="00F10964">
      <w:pPr>
        <w:rPr>
          <w:b/>
        </w:rPr>
      </w:pPr>
      <w:r w:rsidRPr="0019384C">
        <w:rPr>
          <w:b/>
        </w:rPr>
        <w:t>2. What is the difference between richness and the Shannon-Weiner index? Describe a situation in which you might have a high richness but a relatively low Shannon-Weiner index.</w:t>
      </w:r>
    </w:p>
    <w:p w14:paraId="6D1BE0F1" w14:textId="77777777" w:rsidR="0019384C" w:rsidRDefault="0019384C" w:rsidP="00F10964">
      <w:pPr>
        <w:rPr>
          <w:b/>
        </w:rPr>
      </w:pPr>
    </w:p>
    <w:p w14:paraId="619166F9" w14:textId="22284E2D" w:rsidR="0019384C" w:rsidRPr="0019384C" w:rsidRDefault="0019384C" w:rsidP="00F10964">
      <w:r>
        <w:t>Some text.</w:t>
      </w:r>
    </w:p>
    <w:p w14:paraId="613443CF" w14:textId="77777777" w:rsidR="00F10964" w:rsidRPr="00F10964" w:rsidRDefault="00F10964" w:rsidP="00F10964">
      <w:r w:rsidRPr="00F10964">
        <w:t> </w:t>
      </w:r>
    </w:p>
    <w:p w14:paraId="2D1A4DB8" w14:textId="77777777" w:rsidR="00F10964" w:rsidRPr="00A010C9" w:rsidRDefault="00F10964" w:rsidP="00F10964">
      <w:pPr>
        <w:rPr>
          <w:b/>
        </w:rPr>
      </w:pPr>
      <w:r w:rsidRPr="00A010C9">
        <w:rPr>
          <w:b/>
        </w:rPr>
        <w:t>3. Does your taxonomic diversity, as calculated by the Shannon-Weiner index, correlate with any of the metadata for your sample (temperature, chlorophyll, nitrate, oxygen, salinity)? (The R squared value should vary between 0 and 1; the stronger the correlation, the closer the R-squared value is to 1. We did not calculate p-values or conduct a more rigorous statistical analysis, but the R-squared value will tell you how closely the variables are correlated.) Write a short paragraph speculating on any correlations you find. (It's possible the correlations will be terrible.) </w:t>
      </w:r>
    </w:p>
    <w:p w14:paraId="34D77AC6" w14:textId="77777777" w:rsidR="00F10964" w:rsidRDefault="00F10964" w:rsidP="00F10964"/>
    <w:p w14:paraId="18829DF0" w14:textId="65F1C4F8" w:rsidR="00A010C9" w:rsidRPr="00F10964" w:rsidRDefault="00A010C9" w:rsidP="00F10964">
      <w:r>
        <w:t>Some text.</w:t>
      </w:r>
    </w:p>
    <w:p w14:paraId="55BFCBEA" w14:textId="77777777" w:rsidR="00D170C4" w:rsidRDefault="00D170C4"/>
    <w:p w14:paraId="605152F1" w14:textId="38EDB581" w:rsidR="00BC2E53" w:rsidRDefault="008E435B" w:rsidP="004E5319">
      <w:pPr>
        <w:pStyle w:val="Heading1"/>
      </w:pPr>
      <w:r>
        <w:t>M</w:t>
      </w:r>
      <w:r w:rsidR="00492E63">
        <w:t>ini-Research Conclusion</w:t>
      </w:r>
    </w:p>
    <w:p w14:paraId="1258F51A" w14:textId="77777777" w:rsidR="004E5319" w:rsidRDefault="004E5319" w:rsidP="004E5319"/>
    <w:p w14:paraId="79BF94BF" w14:textId="77777777" w:rsidR="004E5319" w:rsidRPr="004E5319" w:rsidRDefault="004E5319" w:rsidP="004E5319"/>
    <w:p w14:paraId="4C36D80B" w14:textId="77777777" w:rsidR="008144CA" w:rsidRDefault="008144CA" w:rsidP="00D9043D"/>
    <w:p w14:paraId="1C0E6B73" w14:textId="77777777" w:rsidR="008144CA" w:rsidRPr="00D9043D" w:rsidRDefault="008144CA" w:rsidP="00D9043D"/>
    <w:sectPr w:rsidR="008144CA" w:rsidRPr="00D9043D" w:rsidSect="00C67911">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defaultTabStop w:val="720"/>
  <w:drawingGridHorizontalSpacing w:val="120"/>
  <w:drawingGridVerticalSpacing w:val="163"/>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002D4"/>
    <w:rsid w:val="00005D3B"/>
    <w:rsid w:val="000165DC"/>
    <w:rsid w:val="000168C2"/>
    <w:rsid w:val="00022B5F"/>
    <w:rsid w:val="000420BE"/>
    <w:rsid w:val="0006048E"/>
    <w:rsid w:val="00075F1E"/>
    <w:rsid w:val="000A0258"/>
    <w:rsid w:val="000A0302"/>
    <w:rsid w:val="000A5123"/>
    <w:rsid w:val="000B3060"/>
    <w:rsid w:val="000B55F9"/>
    <w:rsid w:val="000B7499"/>
    <w:rsid w:val="000D3D75"/>
    <w:rsid w:val="000D595A"/>
    <w:rsid w:val="000E02D9"/>
    <w:rsid w:val="000E62CB"/>
    <w:rsid w:val="001143AE"/>
    <w:rsid w:val="00137D37"/>
    <w:rsid w:val="00150C21"/>
    <w:rsid w:val="00154DCC"/>
    <w:rsid w:val="00155EA9"/>
    <w:rsid w:val="0019384C"/>
    <w:rsid w:val="00194F30"/>
    <w:rsid w:val="001A5F6D"/>
    <w:rsid w:val="001B0540"/>
    <w:rsid w:val="001B3553"/>
    <w:rsid w:val="001C703C"/>
    <w:rsid w:val="001D0605"/>
    <w:rsid w:val="001D2103"/>
    <w:rsid w:val="001F151B"/>
    <w:rsid w:val="00201F7E"/>
    <w:rsid w:val="00220074"/>
    <w:rsid w:val="002440D0"/>
    <w:rsid w:val="00247ECB"/>
    <w:rsid w:val="00257322"/>
    <w:rsid w:val="0026695E"/>
    <w:rsid w:val="002B0185"/>
    <w:rsid w:val="002B5461"/>
    <w:rsid w:val="002C08A9"/>
    <w:rsid w:val="002F3BFC"/>
    <w:rsid w:val="0030428E"/>
    <w:rsid w:val="00311F60"/>
    <w:rsid w:val="00321EAE"/>
    <w:rsid w:val="00323A82"/>
    <w:rsid w:val="003640F4"/>
    <w:rsid w:val="003A2EF0"/>
    <w:rsid w:val="003A732A"/>
    <w:rsid w:val="003C4F53"/>
    <w:rsid w:val="003E0A85"/>
    <w:rsid w:val="003F451B"/>
    <w:rsid w:val="003F77FA"/>
    <w:rsid w:val="00413E6D"/>
    <w:rsid w:val="004305B3"/>
    <w:rsid w:val="0043676E"/>
    <w:rsid w:val="00465670"/>
    <w:rsid w:val="00492E63"/>
    <w:rsid w:val="00497C51"/>
    <w:rsid w:val="004A550D"/>
    <w:rsid w:val="004A6EC9"/>
    <w:rsid w:val="004D3E54"/>
    <w:rsid w:val="004D51C5"/>
    <w:rsid w:val="004E01FB"/>
    <w:rsid w:val="004E0672"/>
    <w:rsid w:val="004E5319"/>
    <w:rsid w:val="0050020F"/>
    <w:rsid w:val="00504E81"/>
    <w:rsid w:val="00540DC2"/>
    <w:rsid w:val="005527F1"/>
    <w:rsid w:val="005615BD"/>
    <w:rsid w:val="005643E4"/>
    <w:rsid w:val="0056746D"/>
    <w:rsid w:val="00572662"/>
    <w:rsid w:val="00574D54"/>
    <w:rsid w:val="00575CB5"/>
    <w:rsid w:val="0057671B"/>
    <w:rsid w:val="005A0291"/>
    <w:rsid w:val="005A1790"/>
    <w:rsid w:val="005B295C"/>
    <w:rsid w:val="005C7D15"/>
    <w:rsid w:val="005E6EC2"/>
    <w:rsid w:val="005F55E7"/>
    <w:rsid w:val="005F5F9A"/>
    <w:rsid w:val="005F6885"/>
    <w:rsid w:val="00607DB2"/>
    <w:rsid w:val="00610CF4"/>
    <w:rsid w:val="006253EF"/>
    <w:rsid w:val="0063199D"/>
    <w:rsid w:val="00635ADD"/>
    <w:rsid w:val="00643E3F"/>
    <w:rsid w:val="00643FF5"/>
    <w:rsid w:val="0064499E"/>
    <w:rsid w:val="006904DE"/>
    <w:rsid w:val="0069291E"/>
    <w:rsid w:val="006C4DAB"/>
    <w:rsid w:val="006D059A"/>
    <w:rsid w:val="006D4CC3"/>
    <w:rsid w:val="006D6A9A"/>
    <w:rsid w:val="00700143"/>
    <w:rsid w:val="00736BB2"/>
    <w:rsid w:val="00746E3B"/>
    <w:rsid w:val="00760130"/>
    <w:rsid w:val="0076614D"/>
    <w:rsid w:val="00777D4B"/>
    <w:rsid w:val="007A648D"/>
    <w:rsid w:val="007A670C"/>
    <w:rsid w:val="007B560A"/>
    <w:rsid w:val="007D6E7C"/>
    <w:rsid w:val="007E5D2E"/>
    <w:rsid w:val="007F21CE"/>
    <w:rsid w:val="008018AF"/>
    <w:rsid w:val="00811D7C"/>
    <w:rsid w:val="008144CA"/>
    <w:rsid w:val="0083695A"/>
    <w:rsid w:val="00843370"/>
    <w:rsid w:val="00855A83"/>
    <w:rsid w:val="008575A0"/>
    <w:rsid w:val="008677C1"/>
    <w:rsid w:val="008B7007"/>
    <w:rsid w:val="008C0A53"/>
    <w:rsid w:val="008C539A"/>
    <w:rsid w:val="008E1A29"/>
    <w:rsid w:val="008E435B"/>
    <w:rsid w:val="008F223F"/>
    <w:rsid w:val="008F36D5"/>
    <w:rsid w:val="0091657A"/>
    <w:rsid w:val="0094388D"/>
    <w:rsid w:val="0095202F"/>
    <w:rsid w:val="00973302"/>
    <w:rsid w:val="00982EB0"/>
    <w:rsid w:val="009A7A7A"/>
    <w:rsid w:val="009B0995"/>
    <w:rsid w:val="009B6E03"/>
    <w:rsid w:val="009D3268"/>
    <w:rsid w:val="00A00899"/>
    <w:rsid w:val="00A010C9"/>
    <w:rsid w:val="00A07CAA"/>
    <w:rsid w:val="00A33D52"/>
    <w:rsid w:val="00A6196A"/>
    <w:rsid w:val="00A7325A"/>
    <w:rsid w:val="00A74FA4"/>
    <w:rsid w:val="00AA341E"/>
    <w:rsid w:val="00AB1761"/>
    <w:rsid w:val="00AD738E"/>
    <w:rsid w:val="00AF171F"/>
    <w:rsid w:val="00B1648A"/>
    <w:rsid w:val="00B44F8A"/>
    <w:rsid w:val="00B575C3"/>
    <w:rsid w:val="00B602BA"/>
    <w:rsid w:val="00B654E6"/>
    <w:rsid w:val="00B82AF3"/>
    <w:rsid w:val="00B936C4"/>
    <w:rsid w:val="00BB2E4C"/>
    <w:rsid w:val="00BC2E53"/>
    <w:rsid w:val="00BC5D51"/>
    <w:rsid w:val="00BC7954"/>
    <w:rsid w:val="00BE0D9B"/>
    <w:rsid w:val="00BE65DA"/>
    <w:rsid w:val="00BF0934"/>
    <w:rsid w:val="00C16F66"/>
    <w:rsid w:val="00C22190"/>
    <w:rsid w:val="00C31E2B"/>
    <w:rsid w:val="00C34A49"/>
    <w:rsid w:val="00C40E8E"/>
    <w:rsid w:val="00C519DC"/>
    <w:rsid w:val="00C67911"/>
    <w:rsid w:val="00C72FF6"/>
    <w:rsid w:val="00C91912"/>
    <w:rsid w:val="00CA1340"/>
    <w:rsid w:val="00CA2785"/>
    <w:rsid w:val="00CA6835"/>
    <w:rsid w:val="00CC1942"/>
    <w:rsid w:val="00CC7D3B"/>
    <w:rsid w:val="00CD2907"/>
    <w:rsid w:val="00CD6C9A"/>
    <w:rsid w:val="00D170C4"/>
    <w:rsid w:val="00D44190"/>
    <w:rsid w:val="00D454A1"/>
    <w:rsid w:val="00D56684"/>
    <w:rsid w:val="00D624FC"/>
    <w:rsid w:val="00D63F0C"/>
    <w:rsid w:val="00D80302"/>
    <w:rsid w:val="00D9043D"/>
    <w:rsid w:val="00DA178D"/>
    <w:rsid w:val="00DE17BD"/>
    <w:rsid w:val="00DF09E0"/>
    <w:rsid w:val="00E06FE0"/>
    <w:rsid w:val="00E211E1"/>
    <w:rsid w:val="00E36F77"/>
    <w:rsid w:val="00E52BFF"/>
    <w:rsid w:val="00E548C7"/>
    <w:rsid w:val="00E81C52"/>
    <w:rsid w:val="00E935F5"/>
    <w:rsid w:val="00E93EAC"/>
    <w:rsid w:val="00EB4900"/>
    <w:rsid w:val="00EE08E3"/>
    <w:rsid w:val="00EE6742"/>
    <w:rsid w:val="00EF24FF"/>
    <w:rsid w:val="00EF51B2"/>
    <w:rsid w:val="00F00143"/>
    <w:rsid w:val="00F005A3"/>
    <w:rsid w:val="00F10964"/>
    <w:rsid w:val="00F169BC"/>
    <w:rsid w:val="00F20451"/>
    <w:rsid w:val="00F30AB4"/>
    <w:rsid w:val="00FC042A"/>
    <w:rsid w:val="00FC0453"/>
    <w:rsid w:val="00FC37B6"/>
    <w:rsid w:val="00FF2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2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7266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BC2E53"/>
    <w:rPr>
      <w:rFonts w:asciiTheme="majorHAnsi" w:eastAsiaTheme="majorEastAsia" w:hAnsiTheme="majorHAnsi" w:cstheme="majorBidi"/>
      <w:color w:val="2F5496" w:themeColor="accent1" w:themeShade="BF"/>
      <w:sz w:val="26"/>
      <w:szCs w:val="26"/>
    </w:rPr>
  </w:style>
  <w:style w:type="table" w:styleId="PlainTable3">
    <w:name w:val="Plain Table 3"/>
    <w:basedOn w:val="TableNormal"/>
    <w:uiPriority w:val="43"/>
    <w:rsid w:val="008144C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2">
    <w:name w:val="Grid Table 1 Light Accent 2"/>
    <w:basedOn w:val="TableNormal"/>
    <w:uiPriority w:val="46"/>
    <w:rsid w:val="008144CA"/>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
    <w:name w:val="Table Grid"/>
    <w:basedOn w:val="TableNormal"/>
    <w:uiPriority w:val="39"/>
    <w:rsid w:val="00DA17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178D"/>
    <w:pPr>
      <w:ind w:left="720"/>
      <w:contextualSpacing/>
    </w:pPr>
  </w:style>
  <w:style w:type="character" w:styleId="Hyperlink">
    <w:name w:val="Hyperlink"/>
    <w:basedOn w:val="DefaultParagraphFont"/>
    <w:uiPriority w:val="99"/>
    <w:unhideWhenUsed/>
    <w:rsid w:val="0083695A"/>
    <w:rPr>
      <w:color w:val="0563C1" w:themeColor="hyperlink"/>
      <w:u w:val="single"/>
    </w:rPr>
  </w:style>
  <w:style w:type="character" w:styleId="FollowedHyperlink">
    <w:name w:val="FollowedHyperlink"/>
    <w:basedOn w:val="DefaultParagraphFont"/>
    <w:uiPriority w:val="99"/>
    <w:semiHidden/>
    <w:unhideWhenUsed/>
    <w:rsid w:val="00C34A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493298608">
      <w:bodyDiv w:val="1"/>
      <w:marLeft w:val="0"/>
      <w:marRight w:val="0"/>
      <w:marTop w:val="0"/>
      <w:marBottom w:val="0"/>
      <w:divBdr>
        <w:top w:val="none" w:sz="0" w:space="0" w:color="auto"/>
        <w:left w:val="none" w:sz="0" w:space="0" w:color="auto"/>
        <w:bottom w:val="none" w:sz="0" w:space="0" w:color="auto"/>
        <w:right w:val="none" w:sz="0" w:space="0" w:color="auto"/>
      </w:divBdr>
    </w:div>
    <w:div w:id="762342934">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367288891">
      <w:bodyDiv w:val="1"/>
      <w:marLeft w:val="0"/>
      <w:marRight w:val="0"/>
      <w:marTop w:val="0"/>
      <w:marBottom w:val="0"/>
      <w:divBdr>
        <w:top w:val="none" w:sz="0" w:space="0" w:color="auto"/>
        <w:left w:val="none" w:sz="0" w:space="0" w:color="auto"/>
        <w:bottom w:val="none" w:sz="0" w:space="0" w:color="auto"/>
        <w:right w:val="none" w:sz="0" w:space="0" w:color="auto"/>
      </w:divBdr>
    </w:div>
    <w:div w:id="1552037283">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663123108">
      <w:bodyDiv w:val="1"/>
      <w:marLeft w:val="0"/>
      <w:marRight w:val="0"/>
      <w:marTop w:val="0"/>
      <w:marBottom w:val="0"/>
      <w:divBdr>
        <w:top w:val="none" w:sz="0" w:space="0" w:color="auto"/>
        <w:left w:val="none" w:sz="0" w:space="0" w:color="auto"/>
        <w:bottom w:val="none" w:sz="0" w:space="0" w:color="auto"/>
        <w:right w:val="none" w:sz="0" w:space="0" w:color="auto"/>
      </w:divBdr>
    </w:div>
    <w:div w:id="1713772817">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s://nbviewer.jupyter.org/github/dustinmichels/biol338-genomics/blob/master/lab-8/analysis/dustin_matplot_charts.ipynb"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4</Pages>
  <Words>1094</Words>
  <Characters>6237</Characters>
  <Application>Microsoft Macintosh Word</Application>
  <DocSecurity>0</DocSecurity>
  <Lines>51</Lines>
  <Paragraphs>14</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Research Question:</vt:lpstr>
      <vt:lpstr>I. Data &amp; Analysis</vt:lpstr>
      <vt:lpstr/>
      <vt:lpstr>Check for Understanding</vt:lpstr>
      <vt:lpstr>Post-Lab Assignment</vt:lpstr>
      <vt:lpstr>    Question</vt:lpstr>
      <vt:lpstr>    Methods</vt:lpstr>
    </vt:vector>
  </TitlesOfParts>
  <LinksUpToDate>false</LinksUpToDate>
  <CharactersWithSpaces>7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260</cp:revision>
  <dcterms:created xsi:type="dcterms:W3CDTF">2017-10-31T19:10:00Z</dcterms:created>
  <dcterms:modified xsi:type="dcterms:W3CDTF">2017-11-0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8iid80x"/&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 name="noteType" value="0"/&gt;&lt;/prefs&gt;&lt;/data&gt;</vt:lpwstr>
  </property>
</Properties>
</file>